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70459" w:rsidRPr="003B1699" w:rsidRDefault="00B70459" w:rsidP="00B70459">
      <w:pPr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3B1699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Supplementary table 2. Characteristics of included studies</w:t>
      </w:r>
      <w:r w:rsidRPr="003B1699">
        <w:rPr>
          <w:rFonts w:ascii="Times New Roman" w:hAnsi="Times New Roman" w:cs="Times New Roman"/>
          <w:color w:val="000000" w:themeColor="text1"/>
          <w:kern w:val="0"/>
          <w:sz w:val="24"/>
          <w:szCs w:val="24"/>
          <w:lang w:val="en-GB"/>
        </w:rPr>
        <w:t xml:space="preserve"> regarding </w:t>
      </w:r>
      <w:r w:rsidRPr="003B1699">
        <w:rPr>
          <w:rFonts w:ascii="Times New Roman" w:hAnsi="Times New Roman" w:cs="Times New Roman"/>
          <w:color w:val="000000" w:themeColor="text1"/>
          <w:sz w:val="24"/>
          <w:szCs w:val="24"/>
        </w:rPr>
        <w:t>the influence of vitamin D</w:t>
      </w:r>
      <w:r w:rsidRPr="003B1699">
        <w:rPr>
          <w:rFonts w:ascii="Times New Roman" w:hAnsi="Times New Roman" w:cs="Times New Roman"/>
          <w:color w:val="000000" w:themeColor="text1"/>
          <w:kern w:val="0"/>
          <w:sz w:val="24"/>
          <w:szCs w:val="24"/>
          <w:lang w:val="en-GB"/>
        </w:rPr>
        <w:t xml:space="preserve"> supplementation</w:t>
      </w:r>
      <w:r w:rsidRPr="003B169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 </w:t>
      </w:r>
      <w:r w:rsidRPr="003B1699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risk of stroke and clinical outcomes of stroke</w:t>
      </w:r>
      <w:r w:rsidRPr="003B1699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.</w:t>
      </w:r>
    </w:p>
    <w:tbl>
      <w:tblPr>
        <w:tblStyle w:val="a3"/>
        <w:tblW w:w="1487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6"/>
        <w:gridCol w:w="734"/>
        <w:gridCol w:w="1134"/>
        <w:gridCol w:w="1701"/>
        <w:gridCol w:w="850"/>
        <w:gridCol w:w="709"/>
        <w:gridCol w:w="992"/>
        <w:gridCol w:w="709"/>
        <w:gridCol w:w="709"/>
        <w:gridCol w:w="1134"/>
        <w:gridCol w:w="850"/>
        <w:gridCol w:w="567"/>
        <w:gridCol w:w="709"/>
        <w:gridCol w:w="1163"/>
        <w:gridCol w:w="1672"/>
      </w:tblGrid>
      <w:tr w:rsidR="00B70459" w:rsidRPr="003B1699" w:rsidTr="00286C2C">
        <w:trPr>
          <w:trHeight w:val="1581"/>
        </w:trPr>
        <w:tc>
          <w:tcPr>
            <w:tcW w:w="1246" w:type="dxa"/>
            <w:tcBorders>
              <w:top w:val="single" w:sz="4" w:space="0" w:color="auto"/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Study/Year</w:t>
            </w:r>
          </w:p>
        </w:tc>
        <w:tc>
          <w:tcPr>
            <w:tcW w:w="734" w:type="dxa"/>
            <w:tcBorders>
              <w:top w:val="single" w:sz="4" w:space="0" w:color="auto"/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Study typ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ountry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Subgroup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 Type and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Dosage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Mean age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(years)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Gender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(</w:t>
            </w:r>
            <w:proofErr w:type="gramStart"/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female%</w:t>
            </w:r>
            <w:proofErr w:type="gramEnd"/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)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urrent</w:t>
            </w:r>
          </w:p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Smoker,</w:t>
            </w:r>
          </w:p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o. (%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BMI, Mean</w:t>
            </w:r>
          </w:p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(SD)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Statin User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Hypertension</w:t>
            </w:r>
          </w:p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o. (%)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Diabetes, No.</w:t>
            </w:r>
          </w:p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(%)</w:t>
            </w:r>
          </w:p>
        </w:tc>
        <w:tc>
          <w:tcPr>
            <w:tcW w:w="1163" w:type="dxa"/>
            <w:tcBorders>
              <w:top w:val="single" w:sz="4" w:space="0" w:color="auto"/>
              <w:bottom w:val="single" w:sz="4" w:space="0" w:color="auto"/>
            </w:tcBorders>
          </w:tcPr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Baseline</w:t>
            </w:r>
          </w:p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5-Hydroxyvitamin</w:t>
            </w:r>
          </w:p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D Level, Mean (SD),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g/mL</w:t>
            </w:r>
          </w:p>
        </w:tc>
        <w:tc>
          <w:tcPr>
            <w:tcW w:w="1672" w:type="dxa"/>
            <w:tcBorders>
              <w:top w:val="single" w:sz="4" w:space="0" w:color="auto"/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Result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 w:val="restart"/>
            <w:tcBorders>
              <w:top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Gallagher et al.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001)</w:t>
            </w:r>
            <w:r w:rsidRPr="003B1699"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  <w:t xml:space="preserve">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HYWxsYWdoZXI8L0F1dGhvcj48WWVhcj4yMDAxPC9ZZWFy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HYWxsYWdoZXI8L0F1dGhvcj48WWVhcj4yMDAxPC9ZZWFy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[</w:t>
            </w:r>
            <w:hyperlink w:anchor="_ENREF_22" w:tooltip="Gallagher, 2001 #1" w:history="1">
              <w:r w:rsidRPr="003B1699">
                <w:rPr>
                  <w:rFonts w:ascii="Times New Roman" w:hAnsi="Times New Roman" w:cs="Times New Roman"/>
                  <w:noProof/>
                  <w:color w:val="000000" w:themeColor="text1"/>
                  <w:kern w:val="0"/>
                  <w:sz w:val="24"/>
                  <w:szCs w:val="24"/>
                  <w:vertAlign w:val="superscript"/>
                </w:rPr>
                <w:t>22</w:t>
              </w:r>
            </w:hyperlink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]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734" w:type="dxa"/>
            <w:vMerge w:val="restart"/>
            <w:tcBorders>
              <w:top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R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T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U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SA</w:t>
            </w:r>
            <w:r w:rsidRPr="003B1699">
              <w:rPr>
                <w:color w:val="000000" w:themeColor="text1"/>
              </w:rPr>
              <w:t xml:space="preserve">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480 white, 6 black, and 2 Asian women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 or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 plus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HRT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</w:tcPr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alcitriol, 0.25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μ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g twice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daily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45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1 (3.5)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0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7.3 (5)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  <w:tcBorders>
              <w:top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31.2 (11)</w:t>
            </w:r>
          </w:p>
        </w:tc>
        <w:tc>
          <w:tcPr>
            <w:tcW w:w="1672" w:type="dxa"/>
            <w:vMerge w:val="restart"/>
            <w:tcBorders>
              <w:top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erebrovascular accident: Vitamin D group: 10; Placebo group: 7;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HR: 1.44 (0.49, 4.54)</w:t>
            </w: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/>
          </w:tcPr>
          <w:p w:rsidR="00B70459" w:rsidRPr="003B1699" w:rsidRDefault="00B70459" w:rsidP="00286C2C">
            <w:pPr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</w:pPr>
          </w:p>
        </w:tc>
        <w:tc>
          <w:tcPr>
            <w:tcW w:w="7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lacebo or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lacebo plus HRT</w:t>
            </w:r>
          </w:p>
        </w:tc>
        <w:tc>
          <w:tcPr>
            <w:tcW w:w="850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44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1.4 (4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0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7.4 (6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32 (10)</w:t>
            </w:r>
          </w:p>
        </w:tc>
        <w:tc>
          <w:tcPr>
            <w:tcW w:w="1672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Trivedi et al.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003)</w:t>
            </w:r>
            <w:r w:rsidRPr="003B1699"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  <w:t xml:space="preserve">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Ucml2ZWRpPC9BdXRob3I+PFllYXI+MjAwMzwvWWVhcj48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Ucml2ZWRpPC9BdXRob3I+PFllYXI+MjAwMzwvWWVhcj48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[</w:t>
            </w:r>
            <w:hyperlink w:anchor="_ENREF_23" w:tooltip="Trivedi, 2003 #2" w:history="1">
              <w:r w:rsidRPr="003B1699">
                <w:rPr>
                  <w:rFonts w:ascii="Times New Roman" w:hAnsi="Times New Roman" w:cs="Times New Roman"/>
                  <w:noProof/>
                  <w:color w:val="000000" w:themeColor="text1"/>
                  <w:kern w:val="0"/>
                  <w:sz w:val="24"/>
                  <w:szCs w:val="24"/>
                  <w:vertAlign w:val="superscript"/>
                </w:rPr>
                <w:t>23</w:t>
              </w:r>
            </w:hyperlink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]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7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R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T</w:t>
            </w:r>
          </w:p>
        </w:tc>
        <w:tc>
          <w:tcPr>
            <w:tcW w:w="11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U</w:t>
            </w: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K </w:t>
            </w: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</w:p>
        </w:tc>
        <w:tc>
          <w:tcPr>
            <w:tcW w:w="850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  <w:vertAlign w:val="subscript"/>
              </w:rPr>
              <w:t>3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, 100 000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IU/4 </w:t>
            </w:r>
            <w:proofErr w:type="spellStart"/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345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4.8 (4.6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019 (75.8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59 (4.4)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4.3 (3.4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672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erebrovascular accident:</w:t>
            </w:r>
            <w:r w:rsidRPr="003B1699">
              <w:rPr>
                <w:rFonts w:ascii="GuardianAgateSans1GR-Regular" w:eastAsia="GuardianAgateSans1GR-Regular" w:cs="GuardianAgateSans1GR-Regular"/>
                <w:color w:val="000000" w:themeColor="text1"/>
                <w:kern w:val="0"/>
                <w:sz w:val="13"/>
                <w:szCs w:val="13"/>
              </w:rPr>
              <w:t xml:space="preserve">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HR: 1.02 (0.77 to 1.36); Cerebrovascular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death: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 HR: 1.04 (0.61-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1.77).</w:t>
            </w: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/>
          </w:tcPr>
          <w:p w:rsidR="00B70459" w:rsidRPr="003B1699" w:rsidRDefault="00B70459" w:rsidP="00286C2C">
            <w:pPr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</w:pPr>
          </w:p>
        </w:tc>
        <w:tc>
          <w:tcPr>
            <w:tcW w:w="7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lacebo</w:t>
            </w:r>
          </w:p>
        </w:tc>
        <w:tc>
          <w:tcPr>
            <w:tcW w:w="850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341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4.7 (4.6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018 (75.9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53 (4.0)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4.4 (3.0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672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Brazier et al.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2005)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CcmF6aWVyPC9BdXRob3I+PFllYXI+MjAwNTwvWWVhcj48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CcmF6aWVyPC9BdXRob3I+PFllYXI+MjAwNTwvWWVhcj48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[</w:t>
            </w:r>
            <w:hyperlink w:anchor="_ENREF_24" w:tooltip="Brazier, 2005 #3" w:history="1">
              <w:r w:rsidRPr="003B1699">
                <w:rPr>
                  <w:rFonts w:ascii="Times New Roman" w:hAnsi="Times New Roman" w:cs="Times New Roman"/>
                  <w:noProof/>
                  <w:color w:val="000000" w:themeColor="text1"/>
                  <w:kern w:val="0"/>
                  <w:sz w:val="24"/>
                  <w:szCs w:val="24"/>
                  <w:vertAlign w:val="superscript"/>
                </w:rPr>
                <w:t>24</w:t>
              </w:r>
            </w:hyperlink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]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7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R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T</w:t>
            </w:r>
          </w:p>
        </w:tc>
        <w:tc>
          <w:tcPr>
            <w:tcW w:w="11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rance</w:t>
            </w: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 plus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alcium</w:t>
            </w:r>
          </w:p>
        </w:tc>
        <w:tc>
          <w:tcPr>
            <w:tcW w:w="850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  <w:vertAlign w:val="subscript"/>
              </w:rPr>
              <w:t>3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, 400 IU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twice daily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95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4.2 (6.4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0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7.0 (4.4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.3</w:t>
            </w:r>
          </w:p>
        </w:tc>
        <w:tc>
          <w:tcPr>
            <w:tcW w:w="1672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erebrovascular accident: Vitamin D group: 1; Placebo group: 2; HR: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0.51 (0.01, 9.89)</w:t>
            </w: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/>
          </w:tcPr>
          <w:p w:rsidR="00B70459" w:rsidRPr="003B1699" w:rsidRDefault="00B70459" w:rsidP="00286C2C">
            <w:pPr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</w:pPr>
          </w:p>
        </w:tc>
        <w:tc>
          <w:tcPr>
            <w:tcW w:w="7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lacebo</w:t>
            </w:r>
          </w:p>
        </w:tc>
        <w:tc>
          <w:tcPr>
            <w:tcW w:w="850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97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5.0 (7.3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0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6.4 (4.3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.0</w:t>
            </w:r>
          </w:p>
        </w:tc>
        <w:tc>
          <w:tcPr>
            <w:tcW w:w="1672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Grant et al.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2005)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HcmFudDwvQXV0aG9yPjxZZWFyPjIwMDU8L1llYXI+PFJl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HcmFudDwvQXV0aG9yPjxZZWFyPjIwMDU8L1llYXI+PFJl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[</w:t>
            </w:r>
            <w:hyperlink w:anchor="_ENREF_25" w:tooltip="Grant, 2005 #4" w:history="1">
              <w:r w:rsidRPr="003B1699">
                <w:rPr>
                  <w:rFonts w:ascii="Times New Roman" w:hAnsi="Times New Roman" w:cs="Times New Roman"/>
                  <w:noProof/>
                  <w:color w:val="000000" w:themeColor="text1"/>
                  <w:kern w:val="0"/>
                  <w:sz w:val="24"/>
                  <w:szCs w:val="24"/>
                  <w:vertAlign w:val="superscript"/>
                </w:rPr>
                <w:t>25</w:t>
              </w:r>
            </w:hyperlink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]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7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R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T</w:t>
            </w:r>
          </w:p>
        </w:tc>
        <w:tc>
          <w:tcPr>
            <w:tcW w:w="11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UK</w:t>
            </w: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 or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 plus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alcium</w:t>
            </w:r>
          </w:p>
        </w:tc>
        <w:tc>
          <w:tcPr>
            <w:tcW w:w="850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  <w:vertAlign w:val="subscript"/>
              </w:rPr>
              <w:t>3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, 800 IU daily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649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7 (6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409 (15.4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98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(11.2)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672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erebrovascular accident: Vitamin D group: 160; Placebo group: 149;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HR: 1.08 (0.85,</w:t>
            </w:r>
            <w:r w:rsidRPr="003B1699">
              <w:rPr>
                <w:color w:val="000000" w:themeColor="text1"/>
              </w:rPr>
              <w:t xml:space="preserve">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1.36) </w:t>
            </w: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/>
          </w:tcPr>
          <w:p w:rsidR="00B70459" w:rsidRPr="003B1699" w:rsidRDefault="00B70459" w:rsidP="00286C2C">
            <w:pPr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</w:pPr>
          </w:p>
        </w:tc>
        <w:tc>
          <w:tcPr>
            <w:tcW w:w="7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lacebo and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alcium</w:t>
            </w:r>
          </w:p>
        </w:tc>
        <w:tc>
          <w:tcPr>
            <w:tcW w:w="850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643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7 (6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402 (15.2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320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(12.1)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672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Jackson et al.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2006)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KYWNrc29uPC9BdXRob3I+PFllYXI+MjAwNjwvWWVhcj48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KYWNrc29uPC9BdXRob3I+PFllYXI+MjAwNjwvWWVhcj48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[</w:t>
            </w:r>
            <w:hyperlink w:anchor="_ENREF_26" w:tooltip="Jackson, 2006 #9" w:history="1">
              <w:r w:rsidRPr="003B1699">
                <w:rPr>
                  <w:rFonts w:ascii="Times New Roman" w:hAnsi="Times New Roman" w:cs="Times New Roman"/>
                  <w:noProof/>
                  <w:color w:val="000000" w:themeColor="text1"/>
                  <w:kern w:val="0"/>
                  <w:sz w:val="24"/>
                  <w:szCs w:val="24"/>
                  <w:vertAlign w:val="superscript"/>
                </w:rPr>
                <w:t>26</w:t>
              </w:r>
            </w:hyperlink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]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7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R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T</w:t>
            </w:r>
          </w:p>
        </w:tc>
        <w:tc>
          <w:tcPr>
            <w:tcW w:w="11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U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SA (White 82.8%, Black: 9.3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%,</w:t>
            </w:r>
            <w:r w:rsidRPr="003B1699">
              <w:rPr>
                <w:color w:val="000000" w:themeColor="text1"/>
              </w:rPr>
              <w:t xml:space="preserve">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Hispanic: 4.3%, American Indian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 xml:space="preserve">or Native American: 0.4; Asian or Pacific Islander: 2.0%, Unknown or not identified:  1.2%) </w:t>
            </w:r>
          </w:p>
        </w:tc>
        <w:tc>
          <w:tcPr>
            <w:tcW w:w="1701" w:type="dxa"/>
          </w:tcPr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Vitamin D plus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alcium</w:t>
            </w:r>
          </w:p>
        </w:tc>
        <w:tc>
          <w:tcPr>
            <w:tcW w:w="850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  <w:vertAlign w:val="subscript"/>
              </w:rPr>
              <w:t>3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, 400 IU/d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8 176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62.4 (7.0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0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405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(7.7)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9.1 (5.9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178 (6.5)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5447 (30.0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055 (5.8)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672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erebrovascular accident: Vitamin D group: 690; Placebo group: 659;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HR: 1.04 (0.94, 1.17); 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White: 0.89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(0.72–1.09); Black: 0.73 (0.16–3.32); Asian or Pacific Islander: 2.98 (0.33–27.01)</w:t>
            </w: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/>
          </w:tcPr>
          <w:p w:rsidR="00B70459" w:rsidRPr="003B1699" w:rsidRDefault="00B70459" w:rsidP="00286C2C">
            <w:pPr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</w:pPr>
          </w:p>
        </w:tc>
        <w:tc>
          <w:tcPr>
            <w:tcW w:w="7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lacebo</w:t>
            </w:r>
          </w:p>
        </w:tc>
        <w:tc>
          <w:tcPr>
            <w:tcW w:w="850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8 106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62.4 (6.9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0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356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(7.5)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9.0 (5.9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149 (6.3)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5476 (30.2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036 (5.7)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672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Berggren et al.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008)</w:t>
            </w:r>
            <w:r w:rsidRPr="003B1699"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  <w:t xml:space="preserve">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CZXJnZ3JlbjwvQXV0aG9yPjxZZWFyPjIwMDg8L1llYXI+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CZXJnZ3JlbjwvQXV0aG9yPjxZZWFyPjIwMDg8L1llYXI+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[</w:t>
            </w:r>
            <w:hyperlink w:anchor="_ENREF_27" w:tooltip="Berggren, 2008 #5" w:history="1">
              <w:r w:rsidRPr="003B1699">
                <w:rPr>
                  <w:rFonts w:ascii="Times New Roman" w:hAnsi="Times New Roman" w:cs="Times New Roman"/>
                  <w:noProof/>
                  <w:color w:val="000000" w:themeColor="text1"/>
                  <w:kern w:val="0"/>
                  <w:sz w:val="24"/>
                  <w:szCs w:val="24"/>
                  <w:vertAlign w:val="superscript"/>
                </w:rPr>
                <w:t>27</w:t>
              </w:r>
            </w:hyperlink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]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7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R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T</w:t>
            </w:r>
          </w:p>
        </w:tc>
        <w:tc>
          <w:tcPr>
            <w:tcW w:w="11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weden</w:t>
            </w: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</w:p>
        </w:tc>
        <w:tc>
          <w:tcPr>
            <w:tcW w:w="850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  <w:vertAlign w:val="subscript"/>
              </w:rPr>
              <w:t>3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, 800 IU/d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02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82.3 (6.6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8 (27.5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3 (22.5)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672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erebrovascular accident: Vitamin D group: 27; Placebo group: 15;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HR: 1.97 (0.92, 4.29)</w:t>
            </w: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/>
          </w:tcPr>
          <w:p w:rsidR="00B70459" w:rsidRPr="003B1699" w:rsidRDefault="00B70459" w:rsidP="00286C2C">
            <w:pPr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</w:pPr>
          </w:p>
        </w:tc>
        <w:tc>
          <w:tcPr>
            <w:tcW w:w="7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lacebo</w:t>
            </w:r>
          </w:p>
        </w:tc>
        <w:tc>
          <w:tcPr>
            <w:tcW w:w="850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97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82.0 (5.9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3 (23.7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7 (17.5)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672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Prince et al.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2008)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QcmluY2U8L0F1dGhvcj48WWVhcj4yMDA4PC9ZZWFyPjxS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QcmluY2U8L0F1dGhvcj48WWVhcj4yMDA4PC9ZZWFyPjxS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[</w:t>
            </w:r>
            <w:hyperlink w:anchor="_ENREF_28" w:tooltip="Prince, 2008 #6" w:history="1">
              <w:r w:rsidRPr="003B1699">
                <w:rPr>
                  <w:rFonts w:ascii="Times New Roman" w:hAnsi="Times New Roman" w:cs="Times New Roman"/>
                  <w:noProof/>
                  <w:color w:val="000000" w:themeColor="text1"/>
                  <w:kern w:val="0"/>
                  <w:sz w:val="24"/>
                  <w:szCs w:val="24"/>
                  <w:vertAlign w:val="superscript"/>
                </w:rPr>
                <w:t>28</w:t>
              </w:r>
            </w:hyperlink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]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7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R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T</w:t>
            </w:r>
          </w:p>
        </w:tc>
        <w:tc>
          <w:tcPr>
            <w:tcW w:w="11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Australia</w:t>
            </w: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 plus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alcium</w:t>
            </w:r>
          </w:p>
        </w:tc>
        <w:tc>
          <w:tcPr>
            <w:tcW w:w="850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  <w:vertAlign w:val="subscript"/>
              </w:rPr>
              <w:t>3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, 1000 IU/d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51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7.0 (4.2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0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9.6 (3.5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8.1 (5.0)</w:t>
            </w:r>
          </w:p>
        </w:tc>
        <w:tc>
          <w:tcPr>
            <w:tcW w:w="1672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Cerebrovascular accident: Vitamin D group: 3; Placebo group: 3; HR: 1.00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(0.13, 7.59)</w:t>
            </w: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lacebo plus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alcium</w:t>
            </w:r>
          </w:p>
        </w:tc>
        <w:tc>
          <w:tcPr>
            <w:tcW w:w="850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51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7.4 (5.0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0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8.2 (3.2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7.7 (5.1)</w:t>
            </w:r>
          </w:p>
        </w:tc>
        <w:tc>
          <w:tcPr>
            <w:tcW w:w="1672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Zhu et al.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2008)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aaHU8L0F1dGhvcj48WWVhcj4yMDA4PC9ZZWFyPjxSZWNO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aaHU8L0F1dGhvcj48WWVhcj4yMDA4PC9ZZWFyPjxSZWNO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[</w:t>
            </w:r>
            <w:hyperlink w:anchor="_ENREF_29" w:tooltip="Zhu, 2008 #7" w:history="1">
              <w:r w:rsidRPr="003B1699">
                <w:rPr>
                  <w:rFonts w:ascii="Times New Roman" w:hAnsi="Times New Roman" w:cs="Times New Roman"/>
                  <w:noProof/>
                  <w:color w:val="000000" w:themeColor="text1"/>
                  <w:kern w:val="0"/>
                  <w:sz w:val="24"/>
                  <w:szCs w:val="24"/>
                  <w:vertAlign w:val="superscript"/>
                </w:rPr>
                <w:t>29</w:t>
              </w:r>
            </w:hyperlink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]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7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R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T</w:t>
            </w:r>
          </w:p>
        </w:tc>
        <w:tc>
          <w:tcPr>
            <w:tcW w:w="11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ustralia</w:t>
            </w: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 plus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alcium</w:t>
            </w:r>
          </w:p>
        </w:tc>
        <w:tc>
          <w:tcPr>
            <w:tcW w:w="850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  <w:vertAlign w:val="subscript"/>
              </w:rPr>
              <w:t>3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, 1000 IU/d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39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5.4 (2.7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7.6 (4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6.8 (10.4)</w:t>
            </w:r>
          </w:p>
        </w:tc>
        <w:tc>
          <w:tcPr>
            <w:tcW w:w="1672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erebrovascular accident: Vitamin D group: 1; Placebo group: 2;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HR: 1.04 (0.02, 20.54)</w:t>
            </w: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/>
          </w:tcPr>
          <w:p w:rsidR="00B70459" w:rsidRPr="003B1699" w:rsidRDefault="00B70459" w:rsidP="00286C2C">
            <w:pPr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</w:pPr>
          </w:p>
        </w:tc>
        <w:tc>
          <w:tcPr>
            <w:tcW w:w="7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lacebo or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alcium</w:t>
            </w:r>
          </w:p>
        </w:tc>
        <w:tc>
          <w:tcPr>
            <w:tcW w:w="850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81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4.4 (2.4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8.2 (4.1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8 (10.4)</w:t>
            </w:r>
          </w:p>
        </w:tc>
        <w:tc>
          <w:tcPr>
            <w:tcW w:w="1672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Sanders et al.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0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0)</w:t>
            </w:r>
            <w:r w:rsidRPr="003B1699"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  <w:t xml:space="preserve">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TYW5kZXJzPC9BdXRob3I+PFllYXI+MjAxMDwvWWVhcj48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TYW5kZXJzPC9BdXRob3I+PFllYXI+MjAxMDwvWWVhcj48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[</w:t>
            </w:r>
            <w:hyperlink w:anchor="_ENREF_30" w:tooltip="Sanders, 2010 #8" w:history="1">
              <w:r w:rsidRPr="003B1699">
                <w:rPr>
                  <w:rFonts w:ascii="Times New Roman" w:hAnsi="Times New Roman" w:cs="Times New Roman"/>
                  <w:noProof/>
                  <w:color w:val="000000" w:themeColor="text1"/>
                  <w:kern w:val="0"/>
                  <w:sz w:val="24"/>
                  <w:szCs w:val="24"/>
                  <w:vertAlign w:val="superscript"/>
                </w:rPr>
                <w:t>30</w:t>
              </w:r>
            </w:hyperlink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]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7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R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T</w:t>
            </w:r>
          </w:p>
        </w:tc>
        <w:tc>
          <w:tcPr>
            <w:tcW w:w="11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ustralia</w:t>
            </w: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</w:p>
        </w:tc>
        <w:tc>
          <w:tcPr>
            <w:tcW w:w="850" w:type="dxa"/>
            <w:vMerge w:val="restart"/>
          </w:tcPr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  <w:vertAlign w:val="subscript"/>
              </w:rPr>
              <w:t>3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, 500 000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IU/y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131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6.4 (5.7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0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53 (7)</w:t>
            </w:r>
          </w:p>
        </w:tc>
        <w:tc>
          <w:tcPr>
            <w:tcW w:w="1672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erebrovascular accident: Vitamin D group: 8; Placebo group: 6; HR: 1.33 (0.40, 4.66)</w:t>
            </w: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/>
          </w:tcPr>
          <w:p w:rsidR="00B70459" w:rsidRPr="003B1699" w:rsidRDefault="00B70459" w:rsidP="00286C2C">
            <w:pPr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</w:pPr>
          </w:p>
        </w:tc>
        <w:tc>
          <w:tcPr>
            <w:tcW w:w="7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lacebo</w:t>
            </w:r>
          </w:p>
        </w:tc>
        <w:tc>
          <w:tcPr>
            <w:tcW w:w="850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125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6.5 (5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0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53 (7)</w:t>
            </w:r>
          </w:p>
        </w:tc>
        <w:tc>
          <w:tcPr>
            <w:tcW w:w="1672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Witham et al.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2013)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/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&lt;EndNote&gt;&lt;Cite&gt;&lt;Author&gt;Witham&lt;/Author&gt;&lt;Year&gt;2013&lt;/Year&gt;&lt;RecNum&gt;10&lt;/RecNum&gt;&lt;DisplayText&gt;&lt;style face="superscript"&gt;[31]&lt;/style&gt;&lt;/DisplayText&gt;&lt;record&gt;&lt;rec-number&gt;10&lt;/rec-number&gt;&lt;foreign-keys&gt;&lt;key app="EN" db-id="rs99zzva2fa00qevf57pe2ec2902dt0wx2zw"&gt;10&lt;/key&gt;&lt;/foreign-keys&gt;&lt;ref-type name="Journal Article"&gt;17&lt;/ref-type&gt;&lt;contributors&gt;&lt;authors&gt;&lt;author&gt;Witham, M. D.&lt;/author&gt;&lt;author&gt;Price, R. J.&lt;/author&gt;&lt;author&gt;Struthers, A. D.&lt;/author&gt;&lt;author&gt;Donnan, P. T.&lt;/author&gt;&lt;author&gt;Messow, C. M.&lt;/author&gt;&lt;author&gt;Ford, I.&lt;/author&gt;&lt;author&gt;McMurdo, M. E.&lt;/author&gt;&lt;/authors&gt;&lt;/contributors&gt;&lt;titles&gt;&lt;title&gt;Cholecalciferol treatment to reduce blood pressure in older patients with isolated systolic hypertension: the VitDISH randomized controlled trial&lt;/title&gt;&lt;secondary-title&gt;JAMA Intern Med&lt;/secondary-title&gt;&lt;alt-title&gt;JAMA internal medicine&lt;/alt-title&gt;&lt;/titles&gt;&lt;periodical&gt;&lt;full-title&gt;JAMA Intern Med&lt;/full-title&gt;&lt;abbr-1&gt;JAMA internal medicine&lt;/abbr-1&gt;&lt;/periodical&gt;&lt;alt-periodical&gt;&lt;full-title&gt;JAMA Intern Med&lt;/full-title&gt;&lt;abbr-1&gt;JAMA internal medicine&lt;/abbr-1&gt;&lt;/alt-periodical&gt;&lt;pages&gt;1672-9&lt;/pages&gt;&lt;volume&gt;173&lt;/volume&gt;&lt;number&gt;18&lt;/number&gt;&lt;edition&gt;2013/08/14&lt;/edition&gt;&lt;keywords&gt;&lt;keyword&gt;Aged&lt;/keyword&gt;&lt;keyword&gt;Blood Pressure/*drug effects&lt;/keyword&gt;&lt;keyword&gt;Cholecalciferol/*administration &amp;amp; dosage&lt;/keyword&gt;&lt;keyword&gt;Dietary Supplements&lt;/keyword&gt;&lt;keyword&gt;Dose-Response Relationship, Drug&lt;/keyword&gt;&lt;keyword&gt;Double-Blind Method&lt;/keyword&gt;&lt;keyword&gt;Follow-Up Studies&lt;/keyword&gt;&lt;keyword&gt;Humans&lt;/keyword&gt;&lt;keyword&gt;Hypertension/*drug therapy/physiopathology&lt;/keyword&gt;&lt;keyword&gt;Prospective Studies&lt;/keyword&gt;&lt;keyword&gt;Systole&lt;/keyword&gt;&lt;keyword&gt;Treatment Outcome&lt;/keyword&gt;&lt;keyword&gt;Vitamins/administration &amp;amp; dosage&lt;/keyword&gt;&lt;/keywords&gt;&lt;dates&gt;&lt;year&gt;2013&lt;/year&gt;&lt;pub-dates&gt;&lt;date&gt;Oct 14&lt;/date&gt;&lt;/pub-dates&gt;&lt;/dates&gt;&lt;isbn&gt;2168-6106&lt;/isbn&gt;&lt;accession-num&gt;23939263&lt;/accession-num&gt;&lt;urls&gt;&lt;/urls&gt;&lt;electronic-resource-num&gt;10.1001/jamainternmed.2013.9043&lt;/electronic-resource-num&gt;&lt;remote-database-provider&gt;Nlm&lt;/remote-database-provider&gt;&lt;language&gt;eng&lt;/language&gt;&lt;/record&gt;&lt;/Cite&gt;&lt;/EndNote&gt;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[</w:t>
            </w:r>
            <w:hyperlink w:anchor="_ENREF_31" w:tooltip="Witham, 2013 #10" w:history="1">
              <w:r w:rsidRPr="003B1699">
                <w:rPr>
                  <w:rFonts w:ascii="Times New Roman" w:hAnsi="Times New Roman" w:cs="Times New Roman"/>
                  <w:noProof/>
                  <w:color w:val="000000" w:themeColor="text1"/>
                  <w:kern w:val="0"/>
                  <w:sz w:val="24"/>
                  <w:szCs w:val="24"/>
                  <w:vertAlign w:val="superscript"/>
                </w:rPr>
                <w:t>31</w:t>
              </w:r>
            </w:hyperlink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]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7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R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T</w:t>
            </w:r>
          </w:p>
        </w:tc>
        <w:tc>
          <w:tcPr>
            <w:tcW w:w="11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UK</w:t>
            </w: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</w:p>
        </w:tc>
        <w:tc>
          <w:tcPr>
            <w:tcW w:w="850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  <w:vertAlign w:val="subscript"/>
              </w:rPr>
              <w:t>3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, 100 000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IU/3 </w:t>
            </w:r>
            <w:proofErr w:type="spellStart"/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80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6.9 (4.8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40 (50.0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8.5 (5.0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41 (51.3)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80 (100.0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1 (13.9)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8 (6)</w:t>
            </w:r>
          </w:p>
        </w:tc>
        <w:tc>
          <w:tcPr>
            <w:tcW w:w="1672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erebrovascular accident: Vitamin D group: 3; Placebo group: 1;</w:t>
            </w:r>
            <w:r w:rsidRPr="003B1699">
              <w:rPr>
                <w:color w:val="000000" w:themeColor="text1"/>
              </w:rPr>
              <w:t xml:space="preserve">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3.04 (0.24, 161.52)</w:t>
            </w: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/>
          </w:tcPr>
          <w:p w:rsidR="00B70459" w:rsidRPr="003B1699" w:rsidRDefault="00B70459" w:rsidP="00286C2C">
            <w:pPr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</w:pPr>
          </w:p>
        </w:tc>
        <w:tc>
          <w:tcPr>
            <w:tcW w:w="7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lacebo</w:t>
            </w:r>
          </w:p>
        </w:tc>
        <w:tc>
          <w:tcPr>
            <w:tcW w:w="850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9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6.7 (4.5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42 (53.2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7.9 (4.5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46 (58.2)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9 (100.0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1 (13.9)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8 (6)</w:t>
            </w:r>
          </w:p>
        </w:tc>
        <w:tc>
          <w:tcPr>
            <w:tcW w:w="1672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 xml:space="preserve">Wang et al.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2014)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XYW5nPC9BdXRob3I+PFllYXI+MjAxNDwvWWVhcj48UmVj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XYW5nPC9BdXRob3I+PFllYXI+MjAxNDwvWWVhcj48UmVj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[</w:t>
            </w:r>
            <w:hyperlink w:anchor="_ENREF_32" w:tooltip="Wang, 2014 #11" w:history="1">
              <w:r w:rsidRPr="003B1699">
                <w:rPr>
                  <w:rFonts w:ascii="Times New Roman" w:hAnsi="Times New Roman" w:cs="Times New Roman"/>
                  <w:noProof/>
                  <w:color w:val="000000" w:themeColor="text1"/>
                  <w:kern w:val="0"/>
                  <w:sz w:val="24"/>
                  <w:szCs w:val="24"/>
                  <w:vertAlign w:val="superscript"/>
                </w:rPr>
                <w:t>32</w:t>
              </w:r>
            </w:hyperlink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]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7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R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T</w:t>
            </w:r>
          </w:p>
        </w:tc>
        <w:tc>
          <w:tcPr>
            <w:tcW w:w="11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hina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Hong Kong</w:t>
            </w: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</w:p>
        </w:tc>
        <w:tc>
          <w:tcPr>
            <w:tcW w:w="850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aricalcitol</w:t>
            </w:r>
            <w:proofErr w:type="spellEnd"/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, 1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μ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g/d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30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60.8 (10.2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8 (60.0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3 (10.0)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6.6 (4.4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8 (60.0)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30 (100.0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8 (26.7)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672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erebrovascular accident: Vitamin D group: 0; Placebo group: 2; HR: 0.01 (0, 1.90)</w:t>
            </w: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/>
          </w:tcPr>
          <w:p w:rsidR="00B70459" w:rsidRPr="003B1699" w:rsidRDefault="00B70459" w:rsidP="00286C2C">
            <w:pPr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</w:pPr>
          </w:p>
        </w:tc>
        <w:tc>
          <w:tcPr>
            <w:tcW w:w="7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lacebo</w:t>
            </w:r>
          </w:p>
        </w:tc>
        <w:tc>
          <w:tcPr>
            <w:tcW w:w="850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30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62.2 (10.7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4 (46.7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3 (10.0)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6.2 (4.5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0 (66.7)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30 (100.0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3 (43.3)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672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Baron et al.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2015)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CYXJvbjwvQXV0aG9yPjxZZWFyPjIwMTU8L1llYXI+PFJl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CYXJvbjwvQXV0aG9yPjxZZWFyPjIwMTU8L1llYXI+PFJl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[</w:t>
            </w:r>
            <w:hyperlink w:anchor="_ENREF_33" w:tooltip="Baron, 2015 #12" w:history="1">
              <w:r w:rsidRPr="003B1699">
                <w:rPr>
                  <w:rFonts w:ascii="Times New Roman" w:hAnsi="Times New Roman" w:cs="Times New Roman"/>
                  <w:noProof/>
                  <w:color w:val="000000" w:themeColor="text1"/>
                  <w:kern w:val="0"/>
                  <w:sz w:val="24"/>
                  <w:szCs w:val="24"/>
                  <w:vertAlign w:val="superscript"/>
                </w:rPr>
                <w:t>33</w:t>
              </w:r>
            </w:hyperlink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]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7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R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T</w:t>
            </w:r>
          </w:p>
        </w:tc>
        <w:tc>
          <w:tcPr>
            <w:tcW w:w="11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U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SA (White: 88.8%, Black: 6.7; Asian or Pacific Islander: 2.5; Other: 2.0%)</w:t>
            </w: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 plus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alcium</w:t>
            </w:r>
          </w:p>
        </w:tc>
        <w:tc>
          <w:tcPr>
            <w:tcW w:w="850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  <w:vertAlign w:val="subscript"/>
              </w:rPr>
              <w:t>3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, 1000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IU\day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130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58.1 (7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12 (63.0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19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(10.5)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8.9 (5.0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4.7 (8)</w:t>
            </w:r>
          </w:p>
        </w:tc>
        <w:tc>
          <w:tcPr>
            <w:tcW w:w="1672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erebrovascular accident: Vitamin D group: 9; Placebo group: 5;</w:t>
            </w:r>
            <w:r w:rsidRPr="003B1699">
              <w:rPr>
                <w:color w:val="000000" w:themeColor="text1"/>
              </w:rPr>
              <w:t xml:space="preserve">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HR: 1.80 (0.54, 6.88)</w:t>
            </w: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/>
          </w:tcPr>
          <w:p w:rsidR="00B70459" w:rsidRPr="003B1699" w:rsidRDefault="00B70459" w:rsidP="00286C2C">
            <w:pPr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</w:pPr>
          </w:p>
        </w:tc>
        <w:tc>
          <w:tcPr>
            <w:tcW w:w="7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lacebo plus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alcium</w:t>
            </w:r>
          </w:p>
        </w:tc>
        <w:tc>
          <w:tcPr>
            <w:tcW w:w="850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129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58.0 (7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11 (63.0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96 (8.5)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9.2 (5.1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4.4 (8)</w:t>
            </w:r>
          </w:p>
        </w:tc>
        <w:tc>
          <w:tcPr>
            <w:tcW w:w="1672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Scragg</w:t>
            </w:r>
            <w:proofErr w:type="spellEnd"/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 et al.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2015)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TY3JhZ2c8L0F1dGhvcj48WWVhcj4yMDE3PC9ZZWFyPjxS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TY3JhZ2c8L0F1dGhvcj48WWVhcj4yMDE3PC9ZZWFyPjxS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[</w:t>
            </w:r>
            <w:hyperlink w:anchor="_ENREF_34" w:tooltip="Scragg, 2017 #13" w:history="1">
              <w:r w:rsidRPr="003B1699">
                <w:rPr>
                  <w:rFonts w:ascii="Times New Roman" w:hAnsi="Times New Roman" w:cs="Times New Roman"/>
                  <w:noProof/>
                  <w:color w:val="000000" w:themeColor="text1"/>
                  <w:kern w:val="0"/>
                  <w:sz w:val="24"/>
                  <w:szCs w:val="24"/>
                  <w:vertAlign w:val="superscript"/>
                </w:rPr>
                <w:t>34</w:t>
              </w:r>
            </w:hyperlink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]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7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R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T</w:t>
            </w:r>
          </w:p>
        </w:tc>
        <w:tc>
          <w:tcPr>
            <w:tcW w:w="11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ew Zealand</w:t>
            </w: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</w:p>
        </w:tc>
        <w:tc>
          <w:tcPr>
            <w:tcW w:w="850" w:type="dxa"/>
            <w:vMerge w:val="restart"/>
          </w:tcPr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  <w:vertAlign w:val="subscript"/>
              </w:rPr>
              <w:t>3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, Initial</w:t>
            </w:r>
          </w:p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00 000 IU, then</w:t>
            </w:r>
          </w:p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100 000 IU/</w:t>
            </w:r>
            <w:proofErr w:type="spellStart"/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2558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65.9 (8.3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512 (59.1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64 (6.4)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7.9 (4.2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955 (37.3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65 (10.4)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5.5 (9.5)</w:t>
            </w:r>
          </w:p>
        </w:tc>
        <w:tc>
          <w:tcPr>
            <w:tcW w:w="1672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erebrovascular accident: 0.95 (0.55-1.62)</w:t>
            </w: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/>
          </w:tcPr>
          <w:p w:rsidR="00B70459" w:rsidRPr="003B1699" w:rsidRDefault="00B70459" w:rsidP="00286C2C">
            <w:pPr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</w:pPr>
          </w:p>
        </w:tc>
        <w:tc>
          <w:tcPr>
            <w:tcW w:w="7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lacebo</w:t>
            </w:r>
          </w:p>
        </w:tc>
        <w:tc>
          <w:tcPr>
            <w:tcW w:w="850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550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65.9 (8.3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457 (57.1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56 (6.1)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7.9 (5.7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930 (36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.5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239 (9.4)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5.2 (9.4)</w:t>
            </w:r>
          </w:p>
        </w:tc>
        <w:tc>
          <w:tcPr>
            <w:tcW w:w="1672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Shoji et al.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018)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TaG9qaTwvQXV0aG9yPjxZZWFyPjIwMTg8L1llYXI+PFJl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TaG9qaTwvQXV0aG9yPjxZZWFyPjIwMTg8L1llYXI+PFJl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[</w:t>
            </w:r>
            <w:hyperlink w:anchor="_ENREF_35" w:tooltip="Shoji, 2018 #15" w:history="1">
              <w:r w:rsidRPr="003B1699">
                <w:rPr>
                  <w:rFonts w:ascii="Times New Roman" w:hAnsi="Times New Roman" w:cs="Times New Roman"/>
                  <w:noProof/>
                  <w:color w:val="000000" w:themeColor="text1"/>
                  <w:kern w:val="0"/>
                  <w:sz w:val="24"/>
                  <w:szCs w:val="24"/>
                  <w:vertAlign w:val="superscript"/>
                </w:rPr>
                <w:t>35</w:t>
              </w:r>
            </w:hyperlink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]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7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R</w:t>
            </w: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T</w:t>
            </w:r>
          </w:p>
        </w:tc>
        <w:tc>
          <w:tcPr>
            <w:tcW w:w="1134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apan</w:t>
            </w: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</w:p>
        </w:tc>
        <w:tc>
          <w:tcPr>
            <w:tcW w:w="850" w:type="dxa"/>
            <w:vMerge w:val="restart"/>
          </w:tcPr>
          <w:p w:rsidR="00B70459" w:rsidRPr="003B1699" w:rsidRDefault="00B70459" w:rsidP="00286C2C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proofErr w:type="spellStart"/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Alfacalcidol</w:t>
            </w:r>
            <w:proofErr w:type="spellEnd"/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, 0.5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μ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g/d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488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65 (10.4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301 (61.7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1.1 (3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77 (15.8)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5.5 (9.5)</w:t>
            </w:r>
          </w:p>
        </w:tc>
        <w:tc>
          <w:tcPr>
            <w:tcW w:w="1672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erebrovascular accident: Vitamin D group: 28; Placebo group: 14; HR: 2.01 (1.01, 4.18)</w:t>
            </w: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/>
          </w:tcPr>
          <w:p w:rsidR="00B70459" w:rsidRPr="003B1699" w:rsidRDefault="00B70459" w:rsidP="00286C2C">
            <w:pPr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</w:pPr>
          </w:p>
        </w:tc>
        <w:tc>
          <w:tcPr>
            <w:tcW w:w="7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lacebo</w:t>
            </w:r>
          </w:p>
        </w:tc>
        <w:tc>
          <w:tcPr>
            <w:tcW w:w="850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476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65 (9.67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77 (58.2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1.1 (3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81 (17.0)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NA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5.2 (9.4)</w:t>
            </w:r>
          </w:p>
        </w:tc>
        <w:tc>
          <w:tcPr>
            <w:tcW w:w="1672" w:type="dxa"/>
            <w:vMerge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 w:val="restart"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Manson et al.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019)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NYW5zb248L0F1dGhvcj48WWVhcj4yMDE5PC9ZZWFyPjxS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begin">
                <w:fldData xml:space="preserve">PEVuZE5vdGU+PENpdGU+PEF1dGhvcj5NYW5zb248L0F1dGhvcj48WWVhcj4yMDE5PC9ZZWFyPjxS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</w:fldData>
              </w:fldCha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instrText xml:space="preserve"> ADDIN EN.CITE.DATA </w:instrTex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separate"/>
            </w:r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[</w:t>
            </w:r>
            <w:hyperlink w:anchor="_ENREF_36" w:tooltip="Manson, 2019 #14" w:history="1">
              <w:r w:rsidRPr="003B1699">
                <w:rPr>
                  <w:rFonts w:ascii="Times New Roman" w:hAnsi="Times New Roman" w:cs="Times New Roman"/>
                  <w:noProof/>
                  <w:color w:val="000000" w:themeColor="text1"/>
                  <w:kern w:val="0"/>
                  <w:sz w:val="24"/>
                  <w:szCs w:val="24"/>
                  <w:vertAlign w:val="superscript"/>
                </w:rPr>
                <w:t>36</w:t>
              </w:r>
            </w:hyperlink>
            <w:r w:rsidRPr="003B1699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24"/>
                <w:szCs w:val="24"/>
                <w:vertAlign w:val="superscript"/>
              </w:rPr>
              <w:t>]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734" w:type="dxa"/>
            <w:vMerge w:val="restart"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R</w:t>
            </w:r>
            <w:r w:rsidRPr="003B169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T</w:t>
            </w:r>
          </w:p>
        </w:tc>
        <w:tc>
          <w:tcPr>
            <w:tcW w:w="1134" w:type="dxa"/>
            <w:vMerge w:val="restart"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U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SA (Non-Hispanic White: 71.3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%,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 African American: 20.2%, Hispanic (not African American): 4%; Asian/Pacific Islander: 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1.5%, American Indian/Alaskan Native: 0.9%, Other/unknown: 2.1%)</w:t>
            </w:r>
          </w:p>
        </w:tc>
        <w:tc>
          <w:tcPr>
            <w:tcW w:w="1701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Vitamin D</w:t>
            </w:r>
          </w:p>
        </w:tc>
        <w:tc>
          <w:tcPr>
            <w:tcW w:w="850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Vitamin D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  <w:vertAlign w:val="subscript"/>
              </w:rPr>
              <w:t>3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, 2000 IU/d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2927</w:t>
            </w:r>
          </w:p>
        </w:tc>
        <w:tc>
          <w:tcPr>
            <w:tcW w:w="992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67.1 (7.0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6380 (49.4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921 (7.1)</w:t>
            </w:r>
          </w:p>
        </w:tc>
        <w:tc>
          <w:tcPr>
            <w:tcW w:w="1134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8.1 (5.7)</w:t>
            </w:r>
          </w:p>
        </w:tc>
        <w:tc>
          <w:tcPr>
            <w:tcW w:w="850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4822 (37.3)</w:t>
            </w:r>
          </w:p>
        </w:tc>
        <w:tc>
          <w:tcPr>
            <w:tcW w:w="567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6352 (49.1)</w:t>
            </w:r>
          </w:p>
        </w:tc>
        <w:tc>
          <w:tcPr>
            <w:tcW w:w="709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812 (14.0)</w:t>
            </w:r>
          </w:p>
        </w:tc>
        <w:tc>
          <w:tcPr>
            <w:tcW w:w="1163" w:type="dxa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30.9 (10)</w:t>
            </w:r>
          </w:p>
        </w:tc>
        <w:tc>
          <w:tcPr>
            <w:tcW w:w="1672" w:type="dxa"/>
            <w:vMerge w:val="restart"/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Cerebrovascular accident: 0.95</w:t>
            </w:r>
            <w:r w:rsidRPr="003B1699">
              <w:rPr>
                <w:color w:val="000000" w:themeColor="text1"/>
              </w:rPr>
              <w:t xml:space="preserve"> </w:t>
            </w:r>
            <w:r w:rsidRPr="003B1699">
              <w:rPr>
                <w:rFonts w:hint="eastAsia"/>
                <w:color w:val="000000" w:themeColor="text1"/>
              </w:rPr>
              <w:t>(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0.76–1.20); Cerebrovascular </w:t>
            </w:r>
            <w:r w:rsidRPr="003B1699">
              <w:rPr>
                <w:rFonts w:ascii="Times New Roman" w:hAnsi="Times New Roman" w:cs="Times New Roman" w:hint="eastAsia"/>
                <w:color w:val="000000" w:themeColor="text1"/>
                <w:kern w:val="0"/>
                <w:sz w:val="24"/>
                <w:szCs w:val="24"/>
              </w:rPr>
              <w:t>death:</w:t>
            </w: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 xml:space="preserve"> 0.84 (0.46–1.54)</w:t>
            </w:r>
          </w:p>
        </w:tc>
      </w:tr>
      <w:tr w:rsidR="00B70459" w:rsidRPr="003B1699" w:rsidTr="00286C2C">
        <w:trPr>
          <w:trHeight w:val="720"/>
        </w:trPr>
        <w:tc>
          <w:tcPr>
            <w:tcW w:w="1246" w:type="dxa"/>
            <w:vMerge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Segoe UI" w:hAnsi="Segoe UI" w:cs="Segoe UI"/>
                <w:color w:val="000000" w:themeColor="text1"/>
                <w:kern w:val="0"/>
                <w:sz w:val="18"/>
                <w:szCs w:val="18"/>
              </w:rPr>
            </w:pPr>
          </w:p>
        </w:tc>
        <w:tc>
          <w:tcPr>
            <w:tcW w:w="734" w:type="dxa"/>
            <w:vMerge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Placebo</w:t>
            </w:r>
          </w:p>
        </w:tc>
        <w:tc>
          <w:tcPr>
            <w:tcW w:w="850" w:type="dxa"/>
            <w:vMerge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2944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67.1 (7.1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6406 (49.5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915 (7.1)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28.1 (5.8)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4702 (36.3)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6439 (49.7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1737 (13.4)</w:t>
            </w:r>
          </w:p>
        </w:tc>
        <w:tc>
          <w:tcPr>
            <w:tcW w:w="1163" w:type="dxa"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  <w:r w:rsidRPr="003B1699"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  <w:t>30.8 (10)</w:t>
            </w:r>
          </w:p>
        </w:tc>
        <w:tc>
          <w:tcPr>
            <w:tcW w:w="1672" w:type="dxa"/>
            <w:vMerge/>
            <w:tcBorders>
              <w:bottom w:val="single" w:sz="4" w:space="0" w:color="auto"/>
            </w:tcBorders>
          </w:tcPr>
          <w:p w:rsidR="00B70459" w:rsidRPr="003B1699" w:rsidRDefault="00B70459" w:rsidP="00286C2C">
            <w:pPr>
              <w:rPr>
                <w:rFonts w:ascii="Times New Roman" w:hAnsi="Times New Roman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</w:tbl>
    <w:p w:rsidR="00B70459" w:rsidRPr="003B1699" w:rsidRDefault="00B70459" w:rsidP="00B70459">
      <w:pPr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3B1699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A</w:t>
      </w:r>
      <w:r w:rsidRPr="003B1699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bbreviations: CI, </w:t>
      </w:r>
      <w:r w:rsidRPr="003B169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onfidence interval; HR, </w:t>
      </w:r>
      <w:r w:rsidRPr="003B1699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hazard </w:t>
      </w:r>
      <w:r w:rsidRPr="003B1699">
        <w:rPr>
          <w:rFonts w:ascii="Times New Roman" w:hAnsi="Times New Roman" w:cs="Times New Roman"/>
          <w:iCs/>
          <w:color w:val="000000" w:themeColor="text1"/>
          <w:sz w:val="24"/>
          <w:szCs w:val="24"/>
          <w:lang w:val="en-GB"/>
        </w:rPr>
        <w:t xml:space="preserve">ratio; NA, not applicable; RCT, randomized controlled trial; </w:t>
      </w:r>
      <w:r w:rsidRPr="003B1699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U</w:t>
      </w:r>
      <w:r w:rsidRPr="003B1699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SA, united states.</w:t>
      </w:r>
    </w:p>
    <w:p w:rsidR="00CE4FA5" w:rsidRPr="00B70459" w:rsidRDefault="00CE4FA5">
      <w:bookmarkStart w:id="0" w:name="_GoBack"/>
      <w:bookmarkEnd w:id="0"/>
    </w:p>
    <w:sectPr w:rsidR="00CE4FA5" w:rsidRPr="00B70459" w:rsidSect="00B70459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uardianAgateSans1GR-Regular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6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70459"/>
    <w:rsid w:val="00B70459"/>
    <w:rsid w:val="00CE4F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EA7734E-8252-4EAF-B82B-F4601741D1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70459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B7045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1361</Words>
  <Characters>7763</Characters>
  <Application>Microsoft Office Word</Application>
  <DocSecurity>0</DocSecurity>
  <Lines>64</Lines>
  <Paragraphs>18</Paragraphs>
  <ScaleCrop>false</ScaleCrop>
  <Company/>
  <LinksUpToDate>false</LinksUpToDate>
  <CharactersWithSpaces>91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dingdang</dc:creator>
  <cp:keywords/>
  <dc:description/>
  <cp:lastModifiedBy>xiaodingdang</cp:lastModifiedBy>
  <cp:revision>1</cp:revision>
  <dcterms:created xsi:type="dcterms:W3CDTF">2021-05-20T17:37:00Z</dcterms:created>
  <dcterms:modified xsi:type="dcterms:W3CDTF">2021-05-20T17:38:00Z</dcterms:modified>
</cp:coreProperties>
</file>